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7F00F2" w:rsidRDefault="0036409F">
      <w:pPr>
        <w:jc w:val="center"/>
      </w:pPr>
      <w:r w:rsidRPr="007F00F2">
        <w:t>Counseling psychology and in multicultural psychology, specifically Latina/o psychology</w:t>
      </w:r>
    </w:p>
    <w:p w:rsidR="002A2A03" w:rsidRDefault="0036409F">
      <w:pPr>
        <w:jc w:val="center"/>
      </w:pPr>
      <w:proofErr w:type="gramStart"/>
      <w:r>
        <w:t>Your</w:t>
      </w:r>
      <w:proofErr w:type="gramEnd"/>
      <w:r>
        <w:t xml:space="preserve"> </w:t>
      </w:r>
      <w:r w:rsidR="007F00F2">
        <w:t>Name (</w:t>
      </w:r>
      <w:r>
        <w:t>First M. Last)</w:t>
      </w:r>
    </w:p>
    <w:p w:rsidR="002A2A03" w:rsidRDefault="0036409F">
      <w:pPr>
        <w:jc w:val="center"/>
      </w:pPr>
      <w:r>
        <w:t>School or Institution Name (University at Place or Town, State)</w:t>
      </w: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bookmarkStart w:id="0" w:name="_GoBack"/>
      <w:bookmarkEnd w:id="0"/>
    </w:p>
    <w:p w:rsidR="007F00F2" w:rsidRDefault="007F00F2" w:rsidP="007F00F2">
      <w:pPr>
        <w:ind w:firstLine="0"/>
        <w:jc w:val="center"/>
      </w:pPr>
    </w:p>
    <w:p w:rsidR="007F00F2" w:rsidRPr="007F00F2" w:rsidRDefault="0036409F" w:rsidP="007F00F2">
      <w:pPr>
        <w:ind w:firstLine="0"/>
        <w:jc w:val="center"/>
        <w:rPr>
          <w:b/>
        </w:rPr>
      </w:pPr>
      <w:r w:rsidRPr="007F00F2">
        <w:rPr>
          <w:b/>
        </w:rPr>
        <w:t>Abstract</w:t>
      </w:r>
    </w:p>
    <w:p w:rsidR="007F00F2" w:rsidRDefault="0036409F" w:rsidP="007F00F2">
      <w:pPr>
        <w:ind w:firstLine="0"/>
      </w:pPr>
      <w:r>
        <w:t>In this project, I am working on reviewing a pioneering article of "</w:t>
      </w:r>
      <w:r w:rsidRPr="00C546F8">
        <w:t>Edward Delgado-Romero</w:t>
      </w:r>
      <w:r>
        <w:t xml:space="preserve">”. </w:t>
      </w:r>
      <w:r w:rsidR="00110A49">
        <w:t xml:space="preserve">He had done great work in the field of multicultural psychology, counselling psychology, and especially for the </w:t>
      </w:r>
      <w:r w:rsidR="00110A49" w:rsidRPr="00110A49">
        <w:t>Latina/o psychology</w:t>
      </w:r>
      <w:r w:rsidR="00110A49">
        <w:t>. I have selected his article which deals with the recruitment of Latina's family and their controversial issues. The basic reason for the project is to convey the major findings and research of the pioneering article and its comparison with another article relevant to the pioneering article. The</w:t>
      </w:r>
      <w:r w:rsidR="00307C51">
        <w:t xml:space="preserve"> pioneer article </w:t>
      </w:r>
      <w:r w:rsidR="00120972">
        <w:t xml:space="preserve">based on education </w:t>
      </w:r>
      <w:r w:rsidR="00307C51">
        <w:t xml:space="preserve">observed the identity of Latina and highlighted the retention and hiring implications. The article that I have chosen for comparison </w:t>
      </w:r>
      <w:r w:rsidR="002F34B8">
        <w:t xml:space="preserve">is </w:t>
      </w:r>
      <w:r w:rsidR="00307C51">
        <w:t>also based on the Latina's education in which scholar discussed the demographic changes within the country. The changes lead to educational changes. The main difference between the two is that pioneer article focused on the Latina's identity while relevant article focused on the demographic changes.</w:t>
      </w:r>
    </w:p>
    <w:p w:rsidR="007F00F2" w:rsidRPr="007F00F2" w:rsidRDefault="0036409F" w:rsidP="007F00F2">
      <w:pPr>
        <w:ind w:firstLine="0"/>
        <w:jc w:val="center"/>
        <w:rPr>
          <w:b/>
        </w:rPr>
      </w:pPr>
      <w:r>
        <w:br w:type="page"/>
      </w:r>
      <w:r w:rsidRPr="007F00F2">
        <w:rPr>
          <w:b/>
        </w:rPr>
        <w:lastRenderedPageBreak/>
        <w:t>Counseling Psychology and</w:t>
      </w:r>
      <w:r>
        <w:rPr>
          <w:b/>
        </w:rPr>
        <w:t xml:space="preserve"> i</w:t>
      </w:r>
      <w:r w:rsidRPr="007F00F2">
        <w:rPr>
          <w:b/>
        </w:rPr>
        <w:t>n Multicultural P</w:t>
      </w:r>
      <w:r w:rsidR="002F34B8">
        <w:rPr>
          <w:b/>
        </w:rPr>
        <w:t>sychology, Specifically Latina/o</w:t>
      </w:r>
      <w:r w:rsidRPr="007F00F2">
        <w:rPr>
          <w:b/>
        </w:rPr>
        <w:t xml:space="preserve"> Psychology</w:t>
      </w:r>
    </w:p>
    <w:p w:rsidR="007F00F2" w:rsidRPr="00307C51" w:rsidRDefault="0036409F" w:rsidP="00307C51">
      <w:pPr>
        <w:ind w:firstLine="0"/>
        <w:rPr>
          <w:b/>
        </w:rPr>
      </w:pPr>
      <w:r w:rsidRPr="00307C51">
        <w:rPr>
          <w:b/>
        </w:rPr>
        <w:t>Pioneer Article:</w:t>
      </w:r>
    </w:p>
    <w:p w:rsidR="00307C51" w:rsidRDefault="0036409F" w:rsidP="00307C51">
      <w:pPr>
        <w:ind w:firstLine="0"/>
      </w:pPr>
      <w:r>
        <w:tab/>
      </w:r>
      <w:r w:rsidR="00120972">
        <w:t>In the article, Author discussed the educational condition of the Latinas and highlighted the theme like identity as a homosexual, bisexual, and transgender etc. The idea that</w:t>
      </w:r>
      <w:r w:rsidR="002F34B8">
        <w:t xml:space="preserve"> the authors wanted to covey are </w:t>
      </w:r>
      <w:r w:rsidR="00120972">
        <w:t xml:space="preserve">reasons behind educational problems for Latina's in America. </w:t>
      </w:r>
      <w:r w:rsidR="00966749">
        <w:t>Through the case scenario, they developed the idea that</w:t>
      </w:r>
      <w:r w:rsidR="00120972">
        <w:t xml:space="preserve"> ambiguous and complete identity of Latina would lead to weakening the Latina's category. </w:t>
      </w:r>
      <w:r w:rsidR="00966749">
        <w:t xml:space="preserve">They provided information about the various problems that occur unintentionally occur in society. The main idea that the authors presented at the end are for the educational department. According to the author educational administrations must not understand the diversity within the </w:t>
      </w:r>
      <w:r w:rsidR="006760F8">
        <w:t>teaching</w:t>
      </w:r>
      <w:r w:rsidR="00966749">
        <w:t xml:space="preserve"> environment </w:t>
      </w:r>
      <w:r w:rsidR="006760F8">
        <w:t>for Latina faculty</w:t>
      </w:r>
      <w:r w:rsidR="00966749">
        <w:t xml:space="preserve"> and should be prepared them for the challenges related to the </w:t>
      </w:r>
      <w:proofErr w:type="spellStart"/>
      <w:r w:rsidR="00966749">
        <w:t>globalisation</w:t>
      </w:r>
      <w:proofErr w:type="spellEnd"/>
      <w:r w:rsidR="00966749">
        <w:t>, education</w:t>
      </w:r>
      <w:r w:rsidR="006760F8">
        <w:t xml:space="preserve"> progress and competitiveness</w:t>
      </w:r>
      <w:r w:rsidR="002C3AC8">
        <w:t xml:space="preserve"> </w:t>
      </w:r>
      <w:r w:rsidR="002C3AC8">
        <w:fldChar w:fldCharType="begin"/>
      </w:r>
      <w:r w:rsidR="002C3AC8">
        <w:instrText xml:space="preserve"> ADDIN ZOTERO_ITEM CSL_CITATION {"citationID":"rU7Opwu2","properties":{"formattedCitation":"(Delgado-Romero, Manlove, Manlove, &amp; Hernandez, 2007)","plainCitation":"(Delgado-Romero, Manlove, Manlove, &amp; Hernandez, 2007)","noteIndex":0},"citationItems":[{"id":104,"uris":["http://zotero.org/users/local/mlRB1JqV/items/HS2LFNRN"],"uri":["http://zotero.org/users/local/mlRB1JqV/items/HS2LFNRN"],"itemData":{"id":104,"type":"article-journal","title":"Controversial Issues in the Recruitment and Retention of Latino/a Faculty","container-title":"Journal of Hispanic Higher Education","page":"34-51","volume":"6","issue":"1","source":"SAGE Journals","abstract":"This article deals with controversial issues in recruitment of Latino/a faculty in higher education in the United States. The authors present a hypothetical faculty hiring case scenario that they follow throughout the manuscript. Through this case scenario, they examine aspects of Latino/a identity, Latino/a demographics in higher education, and the interaction of Latino/a faculty dimensions that interact with faculty search committee expectations. They highlight implications for hiring and retention.","DOI":"10.1177/1538192706294903","ISSN":"1538-1927","journalAbbreviation":"Journal of Hispanic Higher Education","language":"en","author":[{"family":"Delgado-Romero","given":"Edward A."},{"family":"Manlove","given":"Angela Nichols"},{"family":"Manlove","given":"Joshua D."},{"family":"Hernandez","given":"Carlos A."}],"issued":{"date-parts":[["2007",1,1]]}}}],"schema":"https://github.com/citation-style-language/schema/raw/master/csl-citation.json"} </w:instrText>
      </w:r>
      <w:r w:rsidR="002C3AC8">
        <w:fldChar w:fldCharType="separate"/>
      </w:r>
      <w:r w:rsidR="002C3AC8" w:rsidRPr="002C3AC8">
        <w:t>(Delgado-Romero, Manlove, Manlove, &amp; Hernandez, 2007)</w:t>
      </w:r>
      <w:r w:rsidR="002C3AC8">
        <w:fldChar w:fldCharType="end"/>
      </w:r>
      <w:r w:rsidR="00966749">
        <w:t>.</w:t>
      </w:r>
    </w:p>
    <w:p w:rsidR="00F87DF7" w:rsidRDefault="0036409F" w:rsidP="00307C51">
      <w:pPr>
        <w:ind w:firstLine="0"/>
      </w:pPr>
      <w:r>
        <w:t xml:space="preserve"> With context to the history of psychology the authors Edward</w:t>
      </w:r>
      <w:r w:rsidRPr="00966749">
        <w:t xml:space="preserve"> A. Delgado-Romero</w:t>
      </w:r>
      <w:r>
        <w:t xml:space="preserve">, and Joshua D. </w:t>
      </w:r>
      <w:proofErr w:type="spellStart"/>
      <w:r>
        <w:t>Manlove</w:t>
      </w:r>
      <w:proofErr w:type="spellEnd"/>
      <w:r>
        <w:t xml:space="preserve"> discussed the educational problem by relating it to the Latino psychology. They have discussed the history based on ethics, race, </w:t>
      </w:r>
      <w:proofErr w:type="spellStart"/>
      <w:r>
        <w:t>colour</w:t>
      </w:r>
      <w:proofErr w:type="spellEnd"/>
      <w:r>
        <w:t xml:space="preserve"> and multicultural competence history. The demographic changes on the basis of race and </w:t>
      </w:r>
      <w:proofErr w:type="spellStart"/>
      <w:r>
        <w:t>colour</w:t>
      </w:r>
      <w:proofErr w:type="spellEnd"/>
      <w:r>
        <w:t xml:space="preserve"> are limiting the progress of the Latina students. On the basis of Latina psychology, the authors determined the factors of the problems that bring the demographic changes within the educational system. The study indicates that mental health counselling</w:t>
      </w:r>
      <w:r w:rsidR="006760F8">
        <w:t xml:space="preserve"> is required in the institute</w:t>
      </w:r>
      <w:r>
        <w:t xml:space="preserve">. Most often </w:t>
      </w:r>
      <w:r w:rsidR="006760F8">
        <w:t>faculty of Latina</w:t>
      </w:r>
      <w:r>
        <w:t xml:space="preserve"> lose their attention and </w:t>
      </w:r>
      <w:r w:rsidR="006760F8">
        <w:t>skills towards their word</w:t>
      </w:r>
      <w:r>
        <w:t xml:space="preserve"> due to the complex they acquire from the diverse society. Latina </w:t>
      </w:r>
      <w:r w:rsidR="006760F8">
        <w:t>faculty</w:t>
      </w:r>
      <w:r>
        <w:t xml:space="preserve"> if they do not face discrimination, still there are chances they lose their focus from the study due to the complex of being a minority. All these contexts from history psychology are being discussed by the authors to highlight the roots of the educational problems for Latinas. </w:t>
      </w:r>
    </w:p>
    <w:p w:rsidR="00966749" w:rsidRDefault="0036409F" w:rsidP="00307C51">
      <w:pPr>
        <w:ind w:firstLine="0"/>
      </w:pPr>
      <w:r>
        <w:lastRenderedPageBreak/>
        <w:t xml:space="preserve"> The objection that I would make in the article is the structure of it. The article is based on discussion. It is the qualitative data based article in which different evidence and examples are being used to discuss the main objective of the research. The discussion that the authors made is clear and understandable for the readers, but I felt that there should be some data analysis as well. For instance, the authors explained the concept of identity, their reasons, consequences, and problem. All discussion is based on the past researches and the author's own psychological point of view. If the data through</w:t>
      </w:r>
      <w:r w:rsidR="002F34B8">
        <w:t xml:space="preserve"> interviews or questionnaire were</w:t>
      </w:r>
      <w:r>
        <w:t xml:space="preserve"> collected, then it can bring useful information related to the Latina's point of view. According to me, it was important to know that </w:t>
      </w:r>
      <w:r w:rsidR="00145E61">
        <w:t>Latina's experience and point of view on the topi</w:t>
      </w:r>
      <w:r w:rsidR="002F34B8">
        <w:t>c. In other words, the article shows</w:t>
      </w:r>
      <w:r w:rsidR="00145E61">
        <w:t xml:space="preserve"> lack of some analysis based on qualitative data all evidence shared within the article is from past researches. No new survey or data collection is being used for the project.</w:t>
      </w:r>
    </w:p>
    <w:p w:rsidR="00145E61" w:rsidRDefault="0036409F" w:rsidP="00307C51">
      <w:pPr>
        <w:ind w:firstLine="0"/>
        <w:rPr>
          <w:b/>
        </w:rPr>
      </w:pPr>
      <w:r>
        <w:rPr>
          <w:b/>
        </w:rPr>
        <w:t>Recent Publication</w:t>
      </w:r>
      <w:r w:rsidRPr="00145E61">
        <w:rPr>
          <w:b/>
        </w:rPr>
        <w:t>:</w:t>
      </w:r>
    </w:p>
    <w:p w:rsidR="00145E61" w:rsidRDefault="0036409F" w:rsidP="00307C51">
      <w:pPr>
        <w:ind w:firstLine="0"/>
      </w:pPr>
      <w:r>
        <w:rPr>
          <w:b/>
        </w:rPr>
        <w:tab/>
      </w:r>
      <w:r w:rsidRPr="00145E61">
        <w:t>The main idea that authors</w:t>
      </w:r>
      <w:r>
        <w:t xml:space="preserve"> want to convey through their project is related to the bilingual education, </w:t>
      </w:r>
      <w:r w:rsidR="006760F8">
        <w:t xml:space="preserve">problems of Latina's students due to poverty, race, ethics, and </w:t>
      </w:r>
      <w:proofErr w:type="spellStart"/>
      <w:r w:rsidR="006760F8">
        <w:t>colour</w:t>
      </w:r>
      <w:proofErr w:type="spellEnd"/>
      <w:r w:rsidR="006760F8">
        <w:t xml:space="preserve"> within the urban educational system. </w:t>
      </w:r>
      <w:r w:rsidR="00944C92">
        <w:t>Latino population is rapidly increasing in America, one out of four students in the American school is Latino. Still, they face problem-based on their diverse culture. The fundamental goal of the authors was to present the educational challenges due to the demographic changes. The author highlighted the problem of disparity among the different communities living together in America.</w:t>
      </w:r>
    </w:p>
    <w:p w:rsidR="00944C92" w:rsidRDefault="0036409F" w:rsidP="00307C51">
      <w:pPr>
        <w:ind w:firstLine="0"/>
      </w:pPr>
      <w:r>
        <w:t xml:space="preserve"> The whole study made in the project is relevant to the recent literature. America is the country of a diverse society. People from different countries, race, ethics, and </w:t>
      </w:r>
      <w:proofErr w:type="spellStart"/>
      <w:r>
        <w:t>colours</w:t>
      </w:r>
      <w:proofErr w:type="spellEnd"/>
      <w:r>
        <w:t xml:space="preserve"> live together. America has encountered many civil wars between different communities. Even today people in America face problem due to the disparities. Discrimination in the educational systems as well as </w:t>
      </w:r>
      <w:r>
        <w:lastRenderedPageBreak/>
        <w:t>in employment is common. Hate crime is high within the country than all other countries.  All these issues are part of the recent literature. America</w:t>
      </w:r>
      <w:r w:rsidR="002F34B8">
        <w:t>’s</w:t>
      </w:r>
      <w:r>
        <w:t xml:space="preserve"> government is working for </w:t>
      </w:r>
      <w:proofErr w:type="spellStart"/>
      <w:r>
        <w:t>minimising</w:t>
      </w:r>
      <w:proofErr w:type="spellEnd"/>
      <w:r>
        <w:t xml:space="preserve"> the inequality within the society and trying to promote equality. In the article, the same problems are being discussed, but the authors only highlighted the educational system and their problem</w:t>
      </w:r>
      <w:r w:rsidR="002F34B8">
        <w:t xml:space="preserve">s </w:t>
      </w:r>
      <w:r>
        <w:t>arising due to the disparities.</w:t>
      </w:r>
    </w:p>
    <w:p w:rsidR="00944C92" w:rsidRDefault="0036409F" w:rsidP="00307C51">
      <w:pPr>
        <w:ind w:firstLine="0"/>
      </w:pPr>
      <w:r>
        <w:t xml:space="preserve"> The authors successfully defined their argument with relevant evidence. Each section is providing wide information for the readers. They have highlighted all the problems efficiently. Graphs and other quantitative data is also used to make the project more credible. The objection here I want to pose is related to the recommendations. The authors although discussed the history and contemporary educational problem and demogra</w:t>
      </w:r>
      <w:r w:rsidR="002F34B8">
        <w:t>phic changes but the project lacks</w:t>
      </w:r>
      <w:r>
        <w:t xml:space="preserve"> some useful solution. The research does not present the strategies or policies that can be used by the American people or government to resolve the issue discussed in the project</w:t>
      </w:r>
      <w:r w:rsidR="002C3AC8">
        <w:t xml:space="preserve"> </w:t>
      </w:r>
      <w:r w:rsidR="002C3AC8">
        <w:fldChar w:fldCharType="begin"/>
      </w:r>
      <w:r w:rsidR="002C3AC8">
        <w:instrText xml:space="preserve"> ADDIN ZOTERO_ITEM CSL_CITATION {"citationID":"q1FQh6cj","properties":{"formattedCitation":"(\\uc0\\u8220{}(PDF) Demographic Change and the New (and Not So New) Challenges for Latino Education,\\uc0\\u8221{} n.d.)","plainCitation":"(“(PDF) Demographic Change and the New (and Not So New) Challenges for Latino Education,” n.d.)","noteIndex":0},"citationItems":[{"id":102,"uris":["http://zotero.org/users/local/mlRB1JqV/items/GVDBIY8A"],"uri":["http://zotero.org/users/local/mlRB1JqV/items/GVDBIY8A"],"itemData":{"id":102,"type":"webpage","title":"(PDF) Demographic Change and the New (and Not So New) Challenges for Latino Education","URL":"https://www.researchgate.net/publication/314235954_Demographic_Change_and_the_New_and_Not_So_New_Challenges_for_Latino_Education","accessed":{"date-parts":[["2019",3,14]]}}}],"schema":"https://github.com/citation-style-language/schema/raw/master/csl-citation.json"} </w:instrText>
      </w:r>
      <w:r w:rsidR="002C3AC8">
        <w:fldChar w:fldCharType="separate"/>
      </w:r>
      <w:r w:rsidR="002C3AC8" w:rsidRPr="002C3AC8">
        <w:t>(“(PDF) Demographic Change and the New (and Not So New) Challenges for Latino Education,” n.d.)</w:t>
      </w:r>
      <w:r w:rsidR="002C3AC8">
        <w:fldChar w:fldCharType="end"/>
      </w:r>
      <w:r>
        <w:t>.</w:t>
      </w:r>
    </w:p>
    <w:p w:rsidR="00944C92" w:rsidRDefault="0036409F" w:rsidP="00307C51">
      <w:pPr>
        <w:ind w:firstLine="0"/>
        <w:rPr>
          <w:b/>
        </w:rPr>
      </w:pPr>
      <w:r w:rsidRPr="00944C92">
        <w:rPr>
          <w:b/>
        </w:rPr>
        <w:t>Discussion and Conclusion:</w:t>
      </w:r>
    </w:p>
    <w:p w:rsidR="00944C92" w:rsidRDefault="0036409F" w:rsidP="00307C51">
      <w:pPr>
        <w:ind w:firstLine="0"/>
      </w:pPr>
      <w:r>
        <w:rPr>
          <w:b/>
        </w:rPr>
        <w:tab/>
        <w:t xml:space="preserve"> </w:t>
      </w:r>
      <w:r>
        <w:t>The pioneer article is “</w:t>
      </w:r>
      <w:r w:rsidR="009B1612">
        <w:t xml:space="preserve">Controversial Issues in the Recruitment and Retention of Latino/a Faculty” presented by the authors </w:t>
      </w:r>
      <w:r w:rsidR="009B1612" w:rsidRPr="009B1612">
        <w:t>Edward A. Delgado-Romero</w:t>
      </w:r>
      <w:r w:rsidR="009B1612">
        <w:t xml:space="preserve">, </w:t>
      </w:r>
      <w:r w:rsidR="009B1612" w:rsidRPr="009B1612">
        <w:t xml:space="preserve">Angela Nichols </w:t>
      </w:r>
      <w:proofErr w:type="spellStart"/>
      <w:r w:rsidR="009B1612" w:rsidRPr="009B1612">
        <w:t>Manlove</w:t>
      </w:r>
      <w:proofErr w:type="spellEnd"/>
      <w:r w:rsidR="009B1612">
        <w:t>,</w:t>
      </w:r>
      <w:r w:rsidR="009B1612" w:rsidRPr="009B1612">
        <w:t xml:space="preserve"> Joshua D. </w:t>
      </w:r>
      <w:proofErr w:type="spellStart"/>
      <w:r w:rsidR="009B1612" w:rsidRPr="009B1612">
        <w:t>Manlove</w:t>
      </w:r>
      <w:proofErr w:type="spellEnd"/>
      <w:r w:rsidR="009B1612">
        <w:t xml:space="preserve">, and </w:t>
      </w:r>
      <w:r w:rsidR="009B1612" w:rsidRPr="009B1612">
        <w:t>Carlos A. Hernandez</w:t>
      </w:r>
      <w:r w:rsidR="009B1612">
        <w:t xml:space="preserve">. The article which is used of comparison is “Demographic Change and the New (and Not So New) Challenges for Latino Education” presented by authors Patricia </w:t>
      </w:r>
      <w:proofErr w:type="spellStart"/>
      <w:r w:rsidR="009B1612">
        <w:t>Gándara</w:t>
      </w:r>
      <w:proofErr w:type="spellEnd"/>
      <w:r w:rsidR="009B1612">
        <w:t xml:space="preserve"> and </w:t>
      </w:r>
      <w:proofErr w:type="spellStart"/>
      <w:r w:rsidR="009B1612">
        <w:t>Kfi</w:t>
      </w:r>
      <w:proofErr w:type="spellEnd"/>
      <w:r w:rsidR="009B1612">
        <w:t xml:space="preserve"> r </w:t>
      </w:r>
      <w:proofErr w:type="spellStart"/>
      <w:r w:rsidR="009B1612">
        <w:t>Mordechay</w:t>
      </w:r>
      <w:proofErr w:type="spellEnd"/>
      <w:r w:rsidR="009B1612">
        <w:t xml:space="preserve">. </w:t>
      </w:r>
    </w:p>
    <w:p w:rsidR="009B1612" w:rsidRDefault="0036409F" w:rsidP="009B1612">
      <w:r>
        <w:t xml:space="preserve">The pioneer article made research on the problems related to the Latino's faculty recruitment in the educational system of America. Authors presented the hypothetical </w:t>
      </w:r>
      <w:r w:rsidR="002354EC">
        <w:t xml:space="preserve">hiring of the faculty member with the help of case scenario. The case scenarios are also used to determine the identity of the Latino on the basis of bisexual, homosexual, and transgender. Authors also </w:t>
      </w:r>
      <w:r w:rsidR="002354EC">
        <w:lastRenderedPageBreak/>
        <w:t>highlighted the retention and hiring implications whereas recent publication</w:t>
      </w:r>
      <w:r w:rsidR="002F34B8">
        <w:t xml:space="preserve"> article focused on the student</w:t>
      </w:r>
      <w:r w:rsidR="002354EC">
        <w:t>s</w:t>
      </w:r>
      <w:r w:rsidR="002F34B8">
        <w:t>’</w:t>
      </w:r>
      <w:r w:rsidR="002354EC">
        <w:t xml:space="preserve"> pro</w:t>
      </w:r>
      <w:r w:rsidR="002F34B8">
        <w:t xml:space="preserve">blem. The educational challenges are arising in contemporary America and it has adverse </w:t>
      </w:r>
      <w:r w:rsidR="002354EC">
        <w:t>impact</w:t>
      </w:r>
      <w:r w:rsidR="002F34B8">
        <w:t>s</w:t>
      </w:r>
      <w:r w:rsidR="002354EC">
        <w:t xml:space="preserve"> on the students. Although America is focusing on the dispariti</w:t>
      </w:r>
      <w:r w:rsidR="002F34B8">
        <w:t xml:space="preserve">es issue, still problem is </w:t>
      </w:r>
      <w:r w:rsidR="002354EC">
        <w:t>there. Therefore authors highlighted the problems that students face and the factor that create these problems.</w:t>
      </w:r>
    </w:p>
    <w:p w:rsidR="002C3AC8" w:rsidRDefault="0036409F" w:rsidP="009B1612">
      <w:r>
        <w:t xml:space="preserve">If we consider the similarities between the two articles, then the main similarity between the two is the educational system. Both the articles discussed the demographic changes and disparities issues related to the educational system. The other similarity is that both articles are based on qualitative data, although recently published data have used some graphs for discussion the main work is based on the qualitative method. Both articles are focused on the American population and especially the Latinas who face disparities on the basis of ethics, </w:t>
      </w:r>
      <w:proofErr w:type="spellStart"/>
      <w:r>
        <w:t>colour</w:t>
      </w:r>
      <w:proofErr w:type="spellEnd"/>
      <w:r>
        <w:t>, and identity.</w:t>
      </w:r>
      <w:r w:rsidR="00007448">
        <w:t xml:space="preserve"> Both articles concluded that Latina people are facing problem whether they are student or faculty members. Government should play their role to solve the issue. </w:t>
      </w:r>
    </w:p>
    <w:p w:rsidR="000D319E" w:rsidRDefault="000D319E" w:rsidP="009B1612">
      <w:r w:rsidRPr="000D319E">
        <w:t xml:space="preserve">The main difference in the discussions of two articles is that one discusses the discrimination and biases that Latinos face in the faculty of education and the other article discusses the discrimination and biases that are faced by the Latin students in our education system. Both articles have discussed the discrimination of Latinos in society. It has been addressed in both articles that whether Latinos are the member of faculty or students in the education system, they face serious discrimination in our society. Impacts of such biases affect seriously on the </w:t>
      </w:r>
      <w:proofErr w:type="spellStart"/>
      <w:r w:rsidRPr="000D319E">
        <w:t>behaviour</w:t>
      </w:r>
      <w:proofErr w:type="spellEnd"/>
      <w:r w:rsidRPr="000D319E">
        <w:t xml:space="preserve"> and mentality of the individuals, and they feel unacceptance and rejection given by society.</w:t>
      </w:r>
      <w:r w:rsidR="00007448">
        <w:t xml:space="preserve"> Another difference between the two articles is that pioneer categorized Latina faculty on the basis of their identity i.e. their sexuality while other article take </w:t>
      </w:r>
      <w:r w:rsidR="00007448">
        <w:lastRenderedPageBreak/>
        <w:t>Latina community as a whole and discussed their problem without focusing on their categorized identity.</w:t>
      </w:r>
    </w:p>
    <w:p w:rsidR="002354EC" w:rsidRPr="00944C92" w:rsidRDefault="0036409F" w:rsidP="009B1612">
      <w:r>
        <w:t xml:space="preserve">It is concluded that the American educational system is facing problems due to the disparities on the basis of ethics, </w:t>
      </w:r>
      <w:proofErr w:type="spellStart"/>
      <w:r>
        <w:t>colour</w:t>
      </w:r>
      <w:proofErr w:type="spellEnd"/>
      <w:r>
        <w:t xml:space="preserve">, and identity. The Latina students are unable to compete the white students due to the lack of opportunities and therefore </w:t>
      </w:r>
      <w:r w:rsidR="00007448">
        <w:t xml:space="preserve">are </w:t>
      </w:r>
      <w:r>
        <w:t>unable to pass the school. When they failed school, the job becomes a serious problem for them. Even the students who successfully complete the diverse culture and get the education, they face difficulty for a good job. Faculty hiring in America is also showing the discrimination for the Latina people. They were judged on the basis of their identity.</w:t>
      </w: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7F00F2">
      <w:pPr>
        <w:ind w:firstLine="0"/>
        <w:jc w:val="center"/>
      </w:pPr>
    </w:p>
    <w:p w:rsidR="007F00F2" w:rsidRDefault="007F00F2" w:rsidP="002C3AC8">
      <w:pPr>
        <w:ind w:firstLine="0"/>
      </w:pPr>
    </w:p>
    <w:p w:rsidR="007F00F2" w:rsidRDefault="007F00F2" w:rsidP="007F00F2">
      <w:pPr>
        <w:ind w:firstLine="0"/>
        <w:jc w:val="center"/>
      </w:pPr>
    </w:p>
    <w:p w:rsidR="000D319E" w:rsidRDefault="000D319E" w:rsidP="007F00F2">
      <w:pPr>
        <w:ind w:firstLine="0"/>
        <w:jc w:val="center"/>
      </w:pPr>
    </w:p>
    <w:p w:rsidR="000D319E" w:rsidRDefault="000D319E" w:rsidP="007F00F2">
      <w:pPr>
        <w:ind w:firstLine="0"/>
        <w:jc w:val="center"/>
      </w:pPr>
    </w:p>
    <w:p w:rsidR="000D319E" w:rsidRDefault="000D319E" w:rsidP="007F00F2">
      <w:pPr>
        <w:ind w:firstLine="0"/>
        <w:jc w:val="center"/>
      </w:pPr>
    </w:p>
    <w:p w:rsidR="000D319E" w:rsidRDefault="000D319E" w:rsidP="007F00F2">
      <w:pPr>
        <w:ind w:firstLine="0"/>
        <w:jc w:val="center"/>
      </w:pPr>
    </w:p>
    <w:p w:rsidR="000D319E" w:rsidRDefault="000D319E" w:rsidP="007F00F2">
      <w:pPr>
        <w:ind w:firstLine="0"/>
        <w:jc w:val="center"/>
      </w:pPr>
    </w:p>
    <w:p w:rsidR="000D319E" w:rsidRDefault="000D319E" w:rsidP="007F00F2">
      <w:pPr>
        <w:ind w:firstLine="0"/>
        <w:jc w:val="center"/>
      </w:pPr>
    </w:p>
    <w:p w:rsidR="000D319E" w:rsidRDefault="000D319E" w:rsidP="007F00F2">
      <w:pPr>
        <w:ind w:firstLine="0"/>
        <w:jc w:val="center"/>
      </w:pPr>
    </w:p>
    <w:p w:rsidR="000D319E" w:rsidRDefault="000D319E" w:rsidP="007F00F2">
      <w:pPr>
        <w:ind w:firstLine="0"/>
        <w:jc w:val="center"/>
      </w:pPr>
    </w:p>
    <w:p w:rsidR="000D319E" w:rsidRDefault="000D319E" w:rsidP="007F00F2">
      <w:pPr>
        <w:ind w:firstLine="0"/>
        <w:jc w:val="center"/>
      </w:pPr>
    </w:p>
    <w:p w:rsidR="007F00F2" w:rsidRDefault="007F00F2" w:rsidP="007F00F2">
      <w:pPr>
        <w:ind w:firstLine="0"/>
        <w:jc w:val="center"/>
      </w:pPr>
    </w:p>
    <w:p w:rsidR="002A2A03" w:rsidRDefault="0036409F" w:rsidP="007F00F2">
      <w:pPr>
        <w:ind w:firstLine="0"/>
        <w:jc w:val="center"/>
      </w:pPr>
      <w:r>
        <w:t>References</w:t>
      </w:r>
    </w:p>
    <w:p w:rsidR="002C3AC8" w:rsidRPr="002C3AC8" w:rsidRDefault="0036409F" w:rsidP="002C3AC8">
      <w:pPr>
        <w:pStyle w:val="Bibliography"/>
      </w:pPr>
      <w:r>
        <w:fldChar w:fldCharType="begin"/>
      </w:r>
      <w:r>
        <w:instrText xml:space="preserve"> ADDIN ZOTERO_BIBL {"uncited":[],"omitted":[],"custom":[]} CSL_BIBLIOGRAPHY </w:instrText>
      </w:r>
      <w:r>
        <w:fldChar w:fldCharType="separate"/>
      </w:r>
      <w:r w:rsidRPr="002C3AC8">
        <w:t xml:space="preserve">Delgado-Romero, E. A., Manlove, A. N., Manlove, J. D., &amp; Hernandez, C. A. (2007). Controversial Issues in the Recruitment and Retention of Latino/a Faculty. </w:t>
      </w:r>
      <w:r w:rsidRPr="002C3AC8">
        <w:rPr>
          <w:i/>
          <w:iCs/>
        </w:rPr>
        <w:t>Journal of Hispanic Higher Education</w:t>
      </w:r>
      <w:r w:rsidRPr="002C3AC8">
        <w:t xml:space="preserve">, </w:t>
      </w:r>
      <w:r w:rsidRPr="002C3AC8">
        <w:rPr>
          <w:i/>
          <w:iCs/>
        </w:rPr>
        <w:t>6</w:t>
      </w:r>
      <w:r w:rsidRPr="002C3AC8">
        <w:t xml:space="preserve">(1), 34–51. </w:t>
      </w:r>
    </w:p>
    <w:p w:rsidR="002C3AC8" w:rsidRPr="002C3AC8" w:rsidRDefault="0036409F" w:rsidP="002C3AC8">
      <w:pPr>
        <w:pStyle w:val="Bibliography"/>
      </w:pPr>
      <w:r w:rsidRPr="002C3AC8">
        <w:t xml:space="preserve">(PDF) Demographic Change and the New (and Not So New) Challenges for Latino Education. </w:t>
      </w:r>
    </w:p>
    <w:p w:rsidR="002A2A03" w:rsidRDefault="0036409F">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2719" w:rsidRDefault="00302719">
      <w:pPr>
        <w:spacing w:line="240" w:lineRule="auto"/>
      </w:pPr>
      <w:r>
        <w:separator/>
      </w:r>
    </w:p>
  </w:endnote>
  <w:endnote w:type="continuationSeparator" w:id="0">
    <w:p w:rsidR="00302719" w:rsidRDefault="003027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2719" w:rsidRDefault="00302719">
      <w:pPr>
        <w:spacing w:line="240" w:lineRule="auto"/>
      </w:pPr>
      <w:r>
        <w:separator/>
      </w:r>
    </w:p>
  </w:footnote>
  <w:footnote w:type="continuationSeparator" w:id="0">
    <w:p w:rsidR="00302719" w:rsidRDefault="0030271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6409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6409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7448">
      <w:rPr>
        <w:rStyle w:val="PageNumber"/>
        <w:noProof/>
      </w:rPr>
      <w:t>8</w:t>
    </w:r>
    <w:r>
      <w:rPr>
        <w:rStyle w:val="PageNumber"/>
      </w:rPr>
      <w:fldChar w:fldCharType="end"/>
    </w:r>
  </w:p>
  <w:p w:rsidR="002A2A03" w:rsidRDefault="0036409F">
    <w:pPr>
      <w:pStyle w:val="Header"/>
      <w:ind w:right="360" w:firstLine="0"/>
    </w:pPr>
    <w:r w:rsidRPr="007F00F2">
      <w:t>LATINA/O PSYCHOLOGY</w:t>
    </w:r>
    <w:r w:rsidRPr="007F00F2">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6409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7448">
      <w:rPr>
        <w:rStyle w:val="PageNumber"/>
        <w:noProof/>
      </w:rPr>
      <w:t>1</w:t>
    </w:r>
    <w:r>
      <w:rPr>
        <w:rStyle w:val="PageNumber"/>
      </w:rPr>
      <w:fldChar w:fldCharType="end"/>
    </w:r>
  </w:p>
  <w:p w:rsidR="002A2A03" w:rsidRDefault="0036409F">
    <w:pPr>
      <w:ind w:right="360" w:firstLine="0"/>
    </w:pPr>
    <w:r>
      <w:rPr>
        <w:rFonts w:ascii="Arial" w:hAnsi="Arial" w:cs="Arial"/>
        <w:color w:val="393939"/>
        <w:sz w:val="20"/>
        <w:szCs w:val="20"/>
        <w:shd w:val="clear" w:color="auto" w:fill="F5F5F5"/>
      </w:rPr>
      <w:t>LATINA/O PSYCHOLOGY</w:t>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448"/>
    <w:rsid w:val="0000793A"/>
    <w:rsid w:val="00093EA6"/>
    <w:rsid w:val="000B0A32"/>
    <w:rsid w:val="000D319E"/>
    <w:rsid w:val="00110A49"/>
    <w:rsid w:val="00120972"/>
    <w:rsid w:val="00145E61"/>
    <w:rsid w:val="001A0A79"/>
    <w:rsid w:val="001F4D42"/>
    <w:rsid w:val="002354EC"/>
    <w:rsid w:val="002A2A03"/>
    <w:rsid w:val="002C3AC8"/>
    <w:rsid w:val="002F34B8"/>
    <w:rsid w:val="00302719"/>
    <w:rsid w:val="00307C51"/>
    <w:rsid w:val="00351EB5"/>
    <w:rsid w:val="0036409F"/>
    <w:rsid w:val="005F5B64"/>
    <w:rsid w:val="006760F8"/>
    <w:rsid w:val="007F00F2"/>
    <w:rsid w:val="00937386"/>
    <w:rsid w:val="00944C92"/>
    <w:rsid w:val="00966749"/>
    <w:rsid w:val="009B1612"/>
    <w:rsid w:val="00C546F8"/>
    <w:rsid w:val="00C67138"/>
    <w:rsid w:val="00CF29F0"/>
    <w:rsid w:val="00EB26FE"/>
    <w:rsid w:val="00F13652"/>
    <w:rsid w:val="00F87D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4E1D77C-3560-47C4-9F5C-248462DA6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C3AC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7</TotalTime>
  <Pages>8</Pages>
  <Words>1924</Words>
  <Characters>1097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hafaq Naz</cp:lastModifiedBy>
  <cp:revision>6</cp:revision>
  <dcterms:created xsi:type="dcterms:W3CDTF">2019-03-14T09:23:00Z</dcterms:created>
  <dcterms:modified xsi:type="dcterms:W3CDTF">2019-03-1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OnOZikY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